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6E88B" w14:textId="77777777" w:rsidR="00717BCC" w:rsidRDefault="00717BCC" w:rsidP="00717BCC">
      <w:pPr>
        <w:spacing w:line="480" w:lineRule="auto"/>
        <w:jc w:val="center"/>
        <w:rPr>
          <w:rFonts w:ascii="Times New Roman" w:hAnsi="Times New Roman" w:cs="Times New Roman"/>
          <w:sz w:val="24"/>
          <w:szCs w:val="24"/>
        </w:rPr>
      </w:pPr>
    </w:p>
    <w:p w14:paraId="13FF89F4" w14:textId="77777777" w:rsidR="00717BCC" w:rsidRDefault="00717BCC" w:rsidP="00717BCC">
      <w:pPr>
        <w:spacing w:line="480" w:lineRule="auto"/>
        <w:jc w:val="center"/>
        <w:rPr>
          <w:rFonts w:ascii="Times New Roman" w:hAnsi="Times New Roman" w:cs="Times New Roman"/>
          <w:sz w:val="24"/>
          <w:szCs w:val="24"/>
        </w:rPr>
      </w:pPr>
    </w:p>
    <w:p w14:paraId="607779D2" w14:textId="77777777" w:rsidR="00717BCC" w:rsidRDefault="00717BCC" w:rsidP="00717BCC">
      <w:pPr>
        <w:spacing w:line="480" w:lineRule="auto"/>
        <w:jc w:val="center"/>
        <w:rPr>
          <w:rFonts w:ascii="Times New Roman" w:hAnsi="Times New Roman" w:cs="Times New Roman"/>
          <w:sz w:val="24"/>
          <w:szCs w:val="24"/>
        </w:rPr>
      </w:pPr>
    </w:p>
    <w:p w14:paraId="487D4305" w14:textId="77777777" w:rsidR="00717BCC" w:rsidRDefault="00717BCC" w:rsidP="00717BCC">
      <w:pPr>
        <w:spacing w:line="480" w:lineRule="auto"/>
        <w:jc w:val="center"/>
        <w:rPr>
          <w:rFonts w:ascii="Times New Roman" w:hAnsi="Times New Roman" w:cs="Times New Roman"/>
          <w:sz w:val="24"/>
          <w:szCs w:val="24"/>
        </w:rPr>
      </w:pPr>
    </w:p>
    <w:p w14:paraId="5774997E" w14:textId="77777777" w:rsidR="00717BCC" w:rsidRDefault="00717BCC" w:rsidP="00717BCC">
      <w:pPr>
        <w:spacing w:line="480" w:lineRule="auto"/>
        <w:jc w:val="center"/>
        <w:rPr>
          <w:rFonts w:ascii="Times New Roman" w:hAnsi="Times New Roman" w:cs="Times New Roman"/>
          <w:sz w:val="24"/>
          <w:szCs w:val="24"/>
        </w:rPr>
      </w:pPr>
    </w:p>
    <w:p w14:paraId="14109023" w14:textId="77777777" w:rsidR="00717BCC" w:rsidRDefault="00717BCC" w:rsidP="00717BCC">
      <w:pPr>
        <w:spacing w:line="480" w:lineRule="auto"/>
        <w:jc w:val="center"/>
        <w:rPr>
          <w:rFonts w:ascii="Times New Roman" w:hAnsi="Times New Roman" w:cs="Times New Roman"/>
          <w:sz w:val="24"/>
          <w:szCs w:val="24"/>
        </w:rPr>
      </w:pPr>
    </w:p>
    <w:p w14:paraId="0928FD32" w14:textId="77777777" w:rsidR="00717BCC" w:rsidRDefault="00717BCC" w:rsidP="00717BCC">
      <w:pPr>
        <w:spacing w:line="480" w:lineRule="auto"/>
        <w:jc w:val="center"/>
        <w:rPr>
          <w:rFonts w:ascii="Times New Roman" w:hAnsi="Times New Roman" w:cs="Times New Roman"/>
          <w:sz w:val="24"/>
          <w:szCs w:val="24"/>
        </w:rPr>
      </w:pPr>
    </w:p>
    <w:p w14:paraId="28D28A94" w14:textId="77777777" w:rsidR="00717BCC" w:rsidRDefault="00717BCC" w:rsidP="00717BCC">
      <w:pPr>
        <w:spacing w:line="480" w:lineRule="auto"/>
        <w:jc w:val="center"/>
        <w:rPr>
          <w:rFonts w:ascii="Times New Roman" w:hAnsi="Times New Roman" w:cs="Times New Roman"/>
          <w:sz w:val="24"/>
          <w:szCs w:val="24"/>
        </w:rPr>
      </w:pPr>
    </w:p>
    <w:p w14:paraId="564337C6" w14:textId="569A7CC0" w:rsidR="00485CFC" w:rsidRDefault="00717BCC" w:rsidP="00717BCC">
      <w:pPr>
        <w:spacing w:line="480" w:lineRule="auto"/>
        <w:jc w:val="center"/>
        <w:rPr>
          <w:rFonts w:ascii="Times New Roman" w:hAnsi="Times New Roman" w:cs="Times New Roman"/>
          <w:sz w:val="24"/>
          <w:szCs w:val="24"/>
        </w:rPr>
      </w:pPr>
      <w:r>
        <w:rPr>
          <w:rFonts w:ascii="Times New Roman" w:hAnsi="Times New Roman" w:cs="Times New Roman"/>
          <w:sz w:val="24"/>
          <w:szCs w:val="24"/>
        </w:rPr>
        <w:t>Moth Wingspan Lengths Trend Upwards Alongside Elevation</w:t>
      </w:r>
    </w:p>
    <w:p w14:paraId="7FB0ABA9" w14:textId="37B67166" w:rsidR="00717BCC" w:rsidRDefault="00717BCC" w:rsidP="00717BCC">
      <w:pPr>
        <w:spacing w:line="480" w:lineRule="auto"/>
        <w:jc w:val="center"/>
        <w:rPr>
          <w:rFonts w:ascii="Times New Roman" w:hAnsi="Times New Roman" w:cs="Times New Roman"/>
          <w:sz w:val="24"/>
          <w:szCs w:val="24"/>
        </w:rPr>
      </w:pPr>
    </w:p>
    <w:p w14:paraId="6D292B65" w14:textId="5F72BD9F" w:rsidR="00717BCC" w:rsidRDefault="00717BCC" w:rsidP="00717BCC">
      <w:pPr>
        <w:spacing w:line="480" w:lineRule="auto"/>
        <w:jc w:val="center"/>
        <w:rPr>
          <w:rFonts w:ascii="Times New Roman" w:hAnsi="Times New Roman" w:cs="Times New Roman"/>
          <w:sz w:val="24"/>
          <w:szCs w:val="24"/>
        </w:rPr>
      </w:pPr>
    </w:p>
    <w:p w14:paraId="4FE16762" w14:textId="154806A7" w:rsidR="00717BCC" w:rsidRDefault="00717BCC" w:rsidP="00717BCC">
      <w:pPr>
        <w:spacing w:line="480" w:lineRule="auto"/>
        <w:jc w:val="center"/>
        <w:rPr>
          <w:rFonts w:ascii="Times New Roman" w:hAnsi="Times New Roman" w:cs="Times New Roman"/>
          <w:sz w:val="24"/>
          <w:szCs w:val="24"/>
        </w:rPr>
      </w:pPr>
    </w:p>
    <w:p w14:paraId="0733E54D" w14:textId="6CF06A06" w:rsidR="00717BCC" w:rsidRDefault="00717BCC" w:rsidP="00717BCC">
      <w:pPr>
        <w:spacing w:line="480" w:lineRule="auto"/>
        <w:jc w:val="center"/>
        <w:rPr>
          <w:rFonts w:ascii="Times New Roman" w:hAnsi="Times New Roman" w:cs="Times New Roman"/>
          <w:sz w:val="24"/>
          <w:szCs w:val="24"/>
        </w:rPr>
      </w:pPr>
    </w:p>
    <w:p w14:paraId="5E206B14" w14:textId="1CB8C4B2" w:rsidR="00717BCC" w:rsidRDefault="00717BCC" w:rsidP="00717BCC">
      <w:pPr>
        <w:spacing w:line="480" w:lineRule="auto"/>
        <w:jc w:val="center"/>
        <w:rPr>
          <w:rFonts w:ascii="Times New Roman" w:hAnsi="Times New Roman" w:cs="Times New Roman"/>
          <w:sz w:val="24"/>
          <w:szCs w:val="24"/>
        </w:rPr>
      </w:pPr>
    </w:p>
    <w:p w14:paraId="775E9FC0" w14:textId="042386B5" w:rsidR="00717BCC" w:rsidRDefault="00717BCC" w:rsidP="00717BCC">
      <w:pPr>
        <w:spacing w:line="480" w:lineRule="auto"/>
        <w:jc w:val="center"/>
        <w:rPr>
          <w:rFonts w:ascii="Times New Roman" w:hAnsi="Times New Roman" w:cs="Times New Roman"/>
          <w:sz w:val="24"/>
          <w:szCs w:val="24"/>
        </w:rPr>
      </w:pPr>
    </w:p>
    <w:p w14:paraId="61F38E44" w14:textId="57A5AF9A" w:rsidR="00717BCC" w:rsidRDefault="00717BCC" w:rsidP="00717BCC">
      <w:pPr>
        <w:spacing w:line="480" w:lineRule="auto"/>
        <w:jc w:val="center"/>
        <w:rPr>
          <w:rFonts w:ascii="Times New Roman" w:hAnsi="Times New Roman" w:cs="Times New Roman"/>
          <w:sz w:val="24"/>
          <w:szCs w:val="24"/>
        </w:rPr>
      </w:pPr>
    </w:p>
    <w:p w14:paraId="0A4E8C2D" w14:textId="02645D0A" w:rsidR="00717BCC" w:rsidRDefault="00717BCC" w:rsidP="00717BCC">
      <w:pPr>
        <w:spacing w:line="480" w:lineRule="auto"/>
        <w:jc w:val="center"/>
        <w:rPr>
          <w:rFonts w:ascii="Times New Roman" w:hAnsi="Times New Roman" w:cs="Times New Roman"/>
          <w:sz w:val="24"/>
          <w:szCs w:val="24"/>
        </w:rPr>
      </w:pPr>
    </w:p>
    <w:p w14:paraId="5F51EF12" w14:textId="77777777" w:rsidR="00717BCC" w:rsidRDefault="00717BCC" w:rsidP="00717BCC">
      <w:pPr>
        <w:spacing w:line="480" w:lineRule="auto"/>
        <w:jc w:val="center"/>
        <w:rPr>
          <w:rFonts w:ascii="Times New Roman" w:hAnsi="Times New Roman" w:cs="Times New Roman"/>
          <w:sz w:val="24"/>
          <w:szCs w:val="24"/>
        </w:rPr>
      </w:pPr>
    </w:p>
    <w:p w14:paraId="09053F14" w14:textId="345279CE" w:rsidR="007737AF" w:rsidRPr="007737AF" w:rsidRDefault="007737AF" w:rsidP="007737AF">
      <w:pPr>
        <w:spacing w:line="480" w:lineRule="auto"/>
        <w:rPr>
          <w:rFonts w:ascii="Times New Roman" w:hAnsi="Times New Roman" w:cs="Times New Roman"/>
          <w:b/>
          <w:bCs/>
          <w:color w:val="000000" w:themeColor="text1"/>
          <w:sz w:val="24"/>
          <w:szCs w:val="24"/>
          <w:u w:val="single"/>
        </w:rPr>
      </w:pPr>
      <w:r w:rsidRPr="007737AF">
        <w:rPr>
          <w:rFonts w:ascii="Times New Roman" w:hAnsi="Times New Roman" w:cs="Times New Roman"/>
          <w:b/>
          <w:bCs/>
          <w:color w:val="000000" w:themeColor="text1"/>
          <w:sz w:val="24"/>
          <w:szCs w:val="24"/>
          <w:u w:val="single"/>
        </w:rPr>
        <w:lastRenderedPageBreak/>
        <w:t>Introduciton</w:t>
      </w:r>
    </w:p>
    <w:p w14:paraId="20AF8013" w14:textId="502055F6" w:rsidR="00717BCC" w:rsidRDefault="00717BCC" w:rsidP="00717B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lationship between temperature and size ectotherms has been well documented throughout the past as being that lower temperature environments tend to lead to slower growth but larger </w:t>
      </w:r>
      <w:r w:rsidR="00FF38DC">
        <w:rPr>
          <w:rFonts w:ascii="Times New Roman" w:hAnsi="Times New Roman" w:cs="Times New Roman"/>
          <w:sz w:val="24"/>
          <w:szCs w:val="24"/>
        </w:rPr>
        <w:t>fully-</w:t>
      </w:r>
      <w:r>
        <w:rPr>
          <w:rFonts w:ascii="Times New Roman" w:hAnsi="Times New Roman" w:cs="Times New Roman"/>
          <w:sz w:val="24"/>
          <w:szCs w:val="24"/>
        </w:rPr>
        <w:t>matured adult sizes</w:t>
      </w:r>
      <w:r w:rsidR="00FF38DC">
        <w:rPr>
          <w:rFonts w:ascii="Times New Roman" w:hAnsi="Times New Roman" w:cs="Times New Roman"/>
          <w:sz w:val="24"/>
          <w:szCs w:val="24"/>
        </w:rPr>
        <w:t xml:space="preserve"> </w:t>
      </w:r>
      <w:r w:rsidR="00FF38DC">
        <w:rPr>
          <w:rFonts w:ascii="Times New Roman" w:hAnsi="Times New Roman" w:cs="Times New Roman"/>
          <w:sz w:val="24"/>
          <w:szCs w:val="24"/>
        </w:rPr>
        <w:fldChar w:fldCharType="begin"/>
      </w:r>
      <w:r w:rsidR="00FF38DC">
        <w:rPr>
          <w:rFonts w:ascii="Times New Roman" w:hAnsi="Times New Roman" w:cs="Times New Roman"/>
          <w:sz w:val="24"/>
          <w:szCs w:val="24"/>
        </w:rPr>
        <w:instrText xml:space="preserve"> ADDIN ZOTERO_ITEM CSL_CITATION {"citationID":"Nl8CfZwR","properties":{"formattedCitation":"(Kingsolver* &amp; Huey, 2008)","plainCitation":"(Kingsolver* &amp; Huey, 2008)","noteIndex":0},"citationItems":[{"id":155,"uris":["http://zotero.org/users/local/x3tZU0jA/items/A7TXHWCX"],"uri":["http://zotero.org/users/local/x3tZU0jA/items/A7TXHWCX"],"itemData":{"id":155,"type":"article-journal","container-title":"Evolutionary Ecology Research","ISSN":"1522-0613","issue":"2","journalAbbreviation":"Evol Ecol Res","language":"English","note":"publisher: Evolutionary Ecology, Ltd.","page":"251-268","source":"www.evolutionary-ecology.com","title":"Size, temperature, and fitness: three rules","title-short":"Size, temperature, and fitness","volume":"10","author":[{"family":"Kingsolver*","given":"Joel G."},{"family":"Huey","given":"Raymond B."}],"issued":{"date-parts":[["2008"]]}}}],"schema":"https://github.com/citation-style-language/schema/raw/master/csl-citation.json"} </w:instrText>
      </w:r>
      <w:r w:rsidR="00FF38DC">
        <w:rPr>
          <w:rFonts w:ascii="Times New Roman" w:hAnsi="Times New Roman" w:cs="Times New Roman"/>
          <w:sz w:val="24"/>
          <w:szCs w:val="24"/>
        </w:rPr>
        <w:fldChar w:fldCharType="separate"/>
      </w:r>
      <w:r w:rsidR="00FF38DC" w:rsidRPr="00FF38DC">
        <w:rPr>
          <w:rFonts w:ascii="Times New Roman" w:hAnsi="Times New Roman" w:cs="Times New Roman"/>
          <w:sz w:val="24"/>
        </w:rPr>
        <w:t>(Kingsolver* &amp; Huey, 2008)</w:t>
      </w:r>
      <w:r w:rsidR="00FF38DC">
        <w:rPr>
          <w:rFonts w:ascii="Times New Roman" w:hAnsi="Times New Roman" w:cs="Times New Roman"/>
          <w:sz w:val="24"/>
          <w:szCs w:val="24"/>
        </w:rPr>
        <w:fldChar w:fldCharType="end"/>
      </w:r>
      <w:r w:rsidR="00FF38DC">
        <w:rPr>
          <w:rFonts w:ascii="Times New Roman" w:hAnsi="Times New Roman" w:cs="Times New Roman"/>
          <w:sz w:val="24"/>
          <w:szCs w:val="24"/>
        </w:rPr>
        <w:t xml:space="preserve">. This is commonly referred to as the temperature-size rule (TSR). </w:t>
      </w:r>
      <w:r w:rsidR="002519C8">
        <w:rPr>
          <w:rFonts w:ascii="Times New Roman" w:hAnsi="Times New Roman" w:cs="Times New Roman"/>
          <w:sz w:val="24"/>
          <w:szCs w:val="24"/>
        </w:rPr>
        <w:t xml:space="preserve">Many other factors are incorporated into this as well, such as social behaviors and elev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hBQphZGS","properties":{"formattedCitation":"(Guevara &amp; Avil\\uc0\\u233{}s, 2007)","plainCitation":"(Guevara &amp; Avilés, 2007)","noteIndex":0},"citationItems":[{"id":149,"uris":["http://zotero.org/users/local/x3tZU0jA/items/HTTAI67Q"],"uri":["http://zotero.org/users/local/x3tZU0jA/items/HTTAI67Q"],"itemData":{"id":149,"type":"article-journal","abstract":"Social and subsocial spiders of the genus Anelosimus exhibit an altitudinal pattern in their geographic distribution at tropical latitudes in the Americas. Social species, which capture prey cooperatively, occur primarily in the lowland rain forest and are absent from higher elevations, whereas subsocial species are common at higher elevations but absent from the lowland rain forest. Previous studies have suggested that differences in the size of potential insect prey along altitudinal gradients may explain this pattern as insects were found to be, on average, larger in lowland rain forests than at higher elevations. These studies, however, may have under-sampled the insect size composition of each habitat because only one sampling technique was used. Using a number of collection methods we sampled the insect size composition in the environments of social and subsocial spiders in this genus. We found that the average insect size in lowland rain forest habitats was indeed larger than at high-elevation cloud forests in eastern Ecuador. We also found that, even though the various techniques differed in the size of the insects they captured (visual searching and blacklighting yielding larger insects than beating, sweeping, or malaise trapping), they all caught, on average, larger insects in the lowlands. Overall, spider colonies in the lowlands caught larger prey than did spider colonies at higher elevations, paralleling differences in insect size distribution obtained by the various techniques in their respective environments.","container-title":"Ecology","DOI":"10.1890/06-0995.1","ISSN":"1939-9170","issue":"8","language":"en","note":"_eprint: https://esajournals.onlinelibrary.wiley.com/doi/pdf/10.1890/06-0995.1","page":"2015-2023","source":"Wiley Online Library","title":"Multiple Techniques Confirm Elevational Differences in Insect Size That May Influence Spider Sociality","volume":"88","author":[{"family":"Guevara","given":"Jennifer"},{"family":"Avilés","given":"Leticia"}],"issued":{"date-parts":[["2007"]]}}}],"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szCs w:val="24"/>
        </w:rPr>
        <w:t>(Guevara &amp; Avilés, 2007)</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 xml:space="preserve">. Elevation is one of the environmental aspects of the equation that is much less understood and there seems to be somewhat conflicting information on the subject. Some studies seem to suggest that size tends to have a negative correlation with elev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GNBsdpr8","properties":{"formattedCitation":"(Guevara &amp; Avil\\uc0\\u233{}s, 2007)","plainCitation":"(Guevara &amp; Avilés, 2007)","noteIndex":0},"citationItems":[{"id":149,"uris":["http://zotero.org/users/local/x3tZU0jA/items/HTTAI67Q"],"uri":["http://zotero.org/users/local/x3tZU0jA/items/HTTAI67Q"],"itemData":{"id":149,"type":"article-journal","abstract":"Social and subsocial spiders of the genus Anelosimus exhibit an altitudinal pattern in their geographic distribution at tropical latitudes in the Americas. Social species, which capture prey cooperatively, occur primarily in the lowland rain forest and are absent from higher elevations, whereas subsocial species are common at higher elevations but absent from the lowland rain forest. Previous studies have suggested that differences in the size of potential insect prey along altitudinal gradients may explain this pattern as insects were found to be, on average, larger in lowland rain forests than at higher elevations. These studies, however, may have under-sampled the insect size composition of each habitat because only one sampling technique was used. Using a number of collection methods we sampled the insect size composition in the environments of social and subsocial spiders in this genus. We found that the average insect size in lowland rain forest habitats was indeed larger than at high-elevation cloud forests in eastern Ecuador. We also found that, even though the various techniques differed in the size of the insects they captured (visual searching and blacklighting yielding larger insects than beating, sweeping, or malaise trapping), they all caught, on average, larger insects in the lowlands. Overall, spider colonies in the lowlands caught larger prey than did spider colonies at higher elevations, paralleling differences in insect size distribution obtained by the various techniques in their respective environments.","container-title":"Ecology","DOI":"10.1890/06-0995.1","ISSN":"1939-9170","issue":"8","language":"en","note":"_eprint: https://esajournals.onlinelibrary.wiley.com/doi/pdf/10.1890/06-0995.1","page":"2015-2023","source":"Wiley Online Library","title":"Multiple Techniques Confirm Elevational Differences in Insect Size That May Influence Spider Sociality","volume":"88","author":[{"family":"Guevara","given":"Jennifer"},{"family":"Avilés","given":"Leticia"}],"issued":{"date-parts":[["2007"]]}}}],"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szCs w:val="24"/>
        </w:rPr>
        <w:t>(Guevara &amp; Avilés, 2007)</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 xml:space="preserve">, while others have found evidence that there is a positive correl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K7iPlyoD","properties":{"formattedCitation":"(Brehm et al., 2019)","plainCitation":"(Brehm et al., 2019)","noteIndex":0},"citationItems":[{"id":146,"uris":["http://zotero.org/users/local/x3tZU0jA/items/3GXWQYAZ"],"uri":["http://zotero.org/users/local/x3tZU0jA/items/3GXWQYAZ"],"itemData":{"id":146,"type":"article-journal","abstract":"The body size of an animal is probably its most important functional trait. For arthropods, environmental drivers of body size variation are still poorly documented and understood, especially in tropical regions. We use a unique dataset for two species-rich, phylogenetically independent moth taxa (Lepidoptera: Geometridae; Arctiinae), collected along an extensive tropical elevational gradient in Costa Rica, to investigate the correlates and possible causes of body-size variation. We studied 15 047 specimens (794 species) of Geometridae and 4167 specimens (308 species) of Arctiinae to test the following hypotheses: 1) body size increases with decreasing ambient temperature, as predicted by the temperature–size rule; 2) body size increases with increasing rainfall and primary productivity, as predicted from considerations of starvation resistance; and 3) body size scales allometrically with wing area, as elevation increases, such that wing loading (the ratio of body size to wing area) decreases with increasing elevation to compensate for lower air density. To test these hypotheses, we examined forewing length as a proxy for body size in relation to ambient temperature, rainfall, vegetation index and elevation as explanatory variables in linear and polynomial spatial regression models. We analysed our data separately for males and females using two principal approaches: mean forewing length of species at each site, and mean forewing length of complete local assemblages, weighted by abundance. Body size consistently increased with elevation in both taxa, both approaches, both sexes, and also within species. Temperature was the best predictor for this pattern (–0.98 &lt; r &lt; –0.74), whereas body size was uncorrelated or weakly correlated with rainfall and enhanced vegetation index. Wing loading increased with elevation. Our results support the temperature–size rule as an important mechanism for body size variation in arthropods along tropical elevational gradients, whereas starvation resistance and optimization of flight mechanics seem to be of minor importance.","container-title":"Ecography","DOI":"10.1111/ecog.03917","ISSN":"1600-0587","issue":"4","language":"en","note":"_eprint: https://onlinelibrary.wiley.com/doi/pdf/10.1111/ecog.03917","page":"632-642","source":"Wiley Online Library","title":"Moth body size increases with elevation along a complete tropical elevational gradient for two hyperdiverse clades","volume":"42","author":[{"family":"Brehm","given":"Gunnar"},{"family":"Zeuss","given":"Dirk"},{"family":"Colwell","given":"Robert K."}],"issued":{"date-parts":[["2019"]]}}}],"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rPr>
        <w:t>(Brehm et al., 2019)</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w:t>
      </w:r>
      <w:r w:rsidR="00153D4B">
        <w:rPr>
          <w:rFonts w:ascii="Times New Roman" w:hAnsi="Times New Roman" w:cs="Times New Roman"/>
          <w:sz w:val="24"/>
          <w:szCs w:val="24"/>
        </w:rPr>
        <w:t xml:space="preserve"> As a result, this research was done with that premise in mind.</w:t>
      </w:r>
      <w:r w:rsidR="007737AF">
        <w:rPr>
          <w:rFonts w:ascii="Times New Roman" w:hAnsi="Times New Roman" w:cs="Times New Roman"/>
          <w:sz w:val="24"/>
          <w:szCs w:val="24"/>
        </w:rPr>
        <w:t xml:space="preserve"> This study aims to analyze the wingspan and e</w:t>
      </w:r>
      <w:r w:rsidR="00CD0EC7">
        <w:rPr>
          <w:rFonts w:ascii="Times New Roman" w:hAnsi="Times New Roman" w:cs="Times New Roman"/>
          <w:sz w:val="24"/>
          <w:szCs w:val="24"/>
        </w:rPr>
        <w:t>levation</w:t>
      </w:r>
      <w:r w:rsidR="007737AF">
        <w:rPr>
          <w:rFonts w:ascii="Times New Roman" w:hAnsi="Times New Roman" w:cs="Times New Roman"/>
          <w:sz w:val="24"/>
          <w:szCs w:val="24"/>
        </w:rPr>
        <w:t xml:space="preserve"> of various species of moths from Costa Rica </w:t>
      </w:r>
      <w:r w:rsidR="00CD0EC7">
        <w:rPr>
          <w:rFonts w:ascii="Times New Roman" w:hAnsi="Times New Roman" w:cs="Times New Roman"/>
          <w:sz w:val="24"/>
          <w:szCs w:val="24"/>
        </w:rPr>
        <w:t>and then look at the relationship between the two in an attempt to find correlations (if any).</w:t>
      </w:r>
      <w:r w:rsidR="009916CF">
        <w:rPr>
          <w:rFonts w:ascii="Times New Roman" w:hAnsi="Times New Roman" w:cs="Times New Roman"/>
          <w:sz w:val="24"/>
          <w:szCs w:val="24"/>
        </w:rPr>
        <w:t xml:space="preserve"> The hypothesis for this particular study is that moth wingspan will increase as the elevation increases.</w:t>
      </w:r>
    </w:p>
    <w:p w14:paraId="2EE8ED62" w14:textId="77777777" w:rsidR="009916CF" w:rsidRDefault="007737AF" w:rsidP="009916CF">
      <w:pPr>
        <w:spacing w:line="480" w:lineRule="auto"/>
        <w:rPr>
          <w:rFonts w:ascii="Times New Roman" w:hAnsi="Times New Roman" w:cs="Times New Roman"/>
          <w:b/>
          <w:bCs/>
          <w:sz w:val="24"/>
          <w:szCs w:val="24"/>
          <w:u w:val="single"/>
        </w:rPr>
      </w:pPr>
      <w:r w:rsidRPr="007737AF">
        <w:rPr>
          <w:rFonts w:ascii="Times New Roman" w:hAnsi="Times New Roman" w:cs="Times New Roman"/>
          <w:b/>
          <w:bCs/>
          <w:sz w:val="24"/>
          <w:szCs w:val="24"/>
          <w:u w:val="single"/>
        </w:rPr>
        <w:t>Methods</w:t>
      </w:r>
    </w:p>
    <w:p w14:paraId="2F0F6E64" w14:textId="1FF37139" w:rsidR="007737AF" w:rsidRDefault="007737AF" w:rsidP="009916CF">
      <w:pPr>
        <w:spacing w:line="480" w:lineRule="auto"/>
        <w:ind w:firstLine="720"/>
        <w:rPr>
          <w:rFonts w:ascii="Times New Roman" w:hAnsi="Times New Roman" w:cs="Times New Roman"/>
          <w:b/>
          <w:bCs/>
          <w:sz w:val="24"/>
          <w:szCs w:val="24"/>
          <w:u w:val="single"/>
        </w:rPr>
      </w:pPr>
      <w:r>
        <w:rPr>
          <w:rFonts w:ascii="Times New Roman" w:hAnsi="Times New Roman" w:cs="Times New Roman"/>
          <w:sz w:val="24"/>
          <w:szCs w:val="24"/>
        </w:rPr>
        <w:t xml:space="preserve">Data for a large variety of moth genus and species was gathe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C8GrgYL","properties":{"formattedCitation":"(Brehm et al., 2019)","plainCitation":"(Brehm et al., 2019)","noteIndex":0},"citationItems":[{"id":146,"uris":["http://zotero.org/users/local/x3tZU0jA/items/3GXWQYAZ"],"uri":["http://zotero.org/users/local/x3tZU0jA/items/3GXWQYAZ"],"itemData":{"id":146,"type":"article-journal","abstract":"The body size of an animal is probably its most important functional trait. For arthropods, environmental drivers of body size variation are still poorly documented and understood, especially in tropical regions. We use a unique dataset for two species-rich, phylogenetically independent moth taxa (Lepidoptera: Geometridae; Arctiinae), collected along an extensive tropical elevational gradient in Costa Rica, to investigate the correlates and possible causes of body-size variation. We studied 15 047 specimens (794 species) of Geometridae and 4167 specimens (308 species) of Arctiinae to test the following hypotheses: 1) body size increases with decreasing ambient temperature, as predicted by the temperature–size rule; 2) body size increases with increasing rainfall and primary productivity, as predicted from considerations of starvation resistance; and 3) body size scales allometrically with wing area, as elevation increases, such that wing loading (the ratio of body size to wing area) decreases with increasing elevation to compensate for lower air density. To test these hypotheses, we examined forewing length as a proxy for body size in relation to ambient temperature, rainfall, vegetation index and elevation as explanatory variables in linear and polynomial spatial regression models. We analysed our data separately for males and females using two principal approaches: mean forewing length of species at each site, and mean forewing length of complete local assemblages, weighted by abundance. Body size consistently increased with elevation in both taxa, both approaches, both sexes, and also within species. Temperature was the best predictor for this pattern (–0.98 &lt; r &lt; –0.74), whereas body size was uncorrelated or weakly correlated with rainfall and enhanced vegetation index. Wing loading increased with elevation. Our results support the temperature–size rule as an important mechanism for body size variation in arthropods along tropical elevational gradients, whereas starvation resistance and optimization of flight mechanics seem to be of minor importance.","container-title":"Ecography","DOI":"10.1111/ecog.03917","ISSN":"1600-0587","issue":"4","language":"en","note":"_eprint: https://onlinelibrary.wiley.com/doi/pdf/10.1111/ecog.03917","page":"632-642","source":"Wiley Online Library","title":"Moth body size increases with elevation along a complete tropical elevational gradient for two hyperdiverse clades","volume":"42","author":[{"family":"Brehm","given":"Gunnar"},{"family":"Zeuss","given":"Dirk"},{"family":"Colwell","given":"Robert K."}],"issued":{"date-parts":[["2019"]]}}}],"schema":"https://github.com/citation-style-language/schema/raw/master/csl-citation.json"} </w:instrText>
      </w:r>
      <w:r>
        <w:rPr>
          <w:rFonts w:ascii="Times New Roman" w:hAnsi="Times New Roman" w:cs="Times New Roman"/>
          <w:sz w:val="24"/>
          <w:szCs w:val="24"/>
        </w:rPr>
        <w:fldChar w:fldCharType="separate"/>
      </w:r>
      <w:r w:rsidRPr="007737AF">
        <w:rPr>
          <w:rFonts w:ascii="Times New Roman" w:hAnsi="Times New Roman" w:cs="Times New Roman"/>
          <w:sz w:val="24"/>
        </w:rPr>
        <w:t>(Brehm et al., 2019)</w:t>
      </w:r>
      <w:r>
        <w:rPr>
          <w:rFonts w:ascii="Times New Roman" w:hAnsi="Times New Roman" w:cs="Times New Roman"/>
          <w:sz w:val="24"/>
          <w:szCs w:val="24"/>
        </w:rPr>
        <w:fldChar w:fldCharType="end"/>
      </w:r>
      <w:r>
        <w:rPr>
          <w:rFonts w:ascii="Times New Roman" w:hAnsi="Times New Roman" w:cs="Times New Roman"/>
          <w:sz w:val="24"/>
          <w:szCs w:val="24"/>
        </w:rPr>
        <w:t>, which take place over a 2900m gradient of elevations in Costa Rica.</w:t>
      </w:r>
      <w:r w:rsidR="00BA4CCA">
        <w:rPr>
          <w:rFonts w:ascii="Times New Roman" w:hAnsi="Times New Roman" w:cs="Times New Roman"/>
          <w:sz w:val="24"/>
          <w:szCs w:val="24"/>
        </w:rPr>
        <w:t xml:space="preserve"> The moth wingspans were originally measured in millimeters, and the elevation originally in meters.</w:t>
      </w:r>
      <w:r w:rsidR="00CD0EC7">
        <w:rPr>
          <w:rFonts w:ascii="Times New Roman" w:hAnsi="Times New Roman" w:cs="Times New Roman"/>
          <w:sz w:val="24"/>
          <w:szCs w:val="24"/>
        </w:rPr>
        <w:t xml:space="preserve"> All analysis was done in R with standard packages and functions. The dataset was originally multiple datasets within a folder, but aspects of multiple spread sheets (primarily the genus and species of the moth specimens) were compiled together into a single sheet for easier access and analysis. Standard plotting methods were used to compare the elevation and wingspans of </w:t>
      </w:r>
      <w:r w:rsidR="003462A4">
        <w:rPr>
          <w:rFonts w:ascii="Times New Roman" w:hAnsi="Times New Roman" w:cs="Times New Roman"/>
          <w:sz w:val="24"/>
          <w:szCs w:val="24"/>
        </w:rPr>
        <w:t>all moths</w:t>
      </w:r>
      <w:r w:rsidR="00CD0EC7">
        <w:rPr>
          <w:rFonts w:ascii="Times New Roman" w:hAnsi="Times New Roman" w:cs="Times New Roman"/>
          <w:sz w:val="24"/>
          <w:szCs w:val="24"/>
        </w:rPr>
        <w:t>.</w:t>
      </w:r>
      <w:r w:rsidR="009916CF">
        <w:rPr>
          <w:rFonts w:ascii="Times New Roman" w:hAnsi="Times New Roman" w:cs="Times New Roman"/>
          <w:sz w:val="24"/>
          <w:szCs w:val="24"/>
        </w:rPr>
        <w:t xml:space="preserve"> Statistical tests were all performed within R with built-in functions.</w:t>
      </w:r>
    </w:p>
    <w:p w14:paraId="2A27A6FB" w14:textId="77777777" w:rsidR="007737AF" w:rsidRPr="007737AF" w:rsidRDefault="007737AF" w:rsidP="00717BCC">
      <w:pPr>
        <w:spacing w:line="480" w:lineRule="auto"/>
        <w:ind w:firstLine="720"/>
        <w:rPr>
          <w:rFonts w:ascii="Times New Roman" w:hAnsi="Times New Roman" w:cs="Times New Roman"/>
          <w:b/>
          <w:bCs/>
          <w:sz w:val="24"/>
          <w:szCs w:val="24"/>
          <w:u w:val="single"/>
        </w:rPr>
      </w:pPr>
    </w:p>
    <w:p w14:paraId="7DC2C9A5" w14:textId="5DBDC54F" w:rsidR="00717BCC" w:rsidRDefault="00717BCC" w:rsidP="00717BCC">
      <w:pPr>
        <w:spacing w:line="480" w:lineRule="auto"/>
        <w:jc w:val="center"/>
        <w:rPr>
          <w:rFonts w:ascii="Times New Roman" w:hAnsi="Times New Roman" w:cs="Times New Roman"/>
          <w:noProof/>
          <w:sz w:val="24"/>
          <w:szCs w:val="24"/>
        </w:rPr>
      </w:pPr>
    </w:p>
    <w:p w14:paraId="544759F7" w14:textId="644368C3" w:rsidR="00942B54" w:rsidRDefault="00942B54" w:rsidP="00942B54">
      <w:pPr>
        <w:spacing w:line="480" w:lineRule="auto"/>
        <w:rPr>
          <w:rFonts w:ascii="Times New Roman" w:hAnsi="Times New Roman" w:cs="Times New Roman"/>
          <w:noProof/>
          <w:sz w:val="24"/>
          <w:szCs w:val="24"/>
        </w:rPr>
      </w:pPr>
      <w:r>
        <w:rPr>
          <w:rFonts w:ascii="Times New Roman" w:hAnsi="Times New Roman" w:cs="Times New Roman"/>
          <w:b/>
          <w:bCs/>
          <w:noProof/>
          <w:sz w:val="24"/>
          <w:szCs w:val="24"/>
          <w:u w:val="single"/>
        </w:rPr>
        <w:t>Results</w:t>
      </w:r>
    </w:p>
    <w:p w14:paraId="137FD7C1" w14:textId="2715A015" w:rsidR="009916CF" w:rsidRPr="00942B54" w:rsidRDefault="00A759DA" w:rsidP="009916CF">
      <w:pPr>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The plot made using R found there</w:t>
      </w:r>
      <w:r w:rsidR="009916CF">
        <w:rPr>
          <w:rFonts w:ascii="Times New Roman" w:hAnsi="Times New Roman" w:cs="Times New Roman"/>
          <w:noProof/>
          <w:sz w:val="24"/>
          <w:szCs w:val="24"/>
        </w:rPr>
        <w:t xml:space="preserve"> was in fact a decent portion of correlation between the two parameters. The correlation coefficient between the elevation and moth wingspan was found to be 0.4309. The plot has many overlapping dots and dots of the same elevation as many were caught for sampling in large batches at a given site. There is a stair step-like pattern to the dots as they go up, but there is notably the most diversity in size of the wingspan size closer to the 1000m in elevation.</w:t>
      </w:r>
    </w:p>
    <w:p w14:paraId="767A713F" w14:textId="77777777" w:rsidR="009916CF" w:rsidRDefault="003462A4" w:rsidP="009916CF">
      <w:pPr>
        <w:spacing w:line="480" w:lineRule="auto"/>
        <w:jc w:val="center"/>
        <w:rPr>
          <w:rFonts w:ascii="Times New Roman" w:hAnsi="Times New Roman" w:cs="Times New Roman"/>
          <w:b/>
          <w:bCs/>
          <w:sz w:val="24"/>
          <w:szCs w:val="24"/>
        </w:rPr>
      </w:pPr>
      <w:r w:rsidRPr="003462A4">
        <w:lastRenderedPageBreak/>
        <w:drawing>
          <wp:inline distT="0" distB="0" distL="0" distR="0" wp14:anchorId="47BAC197" wp14:editId="0EC3F146">
            <wp:extent cx="5210175" cy="53039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0793" cy="5324927"/>
                    </a:xfrm>
                    <a:prstGeom prst="rect">
                      <a:avLst/>
                    </a:prstGeom>
                    <a:noFill/>
                    <a:ln>
                      <a:noFill/>
                    </a:ln>
                  </pic:spPr>
                </pic:pic>
              </a:graphicData>
            </a:graphic>
          </wp:inline>
        </w:drawing>
      </w:r>
    </w:p>
    <w:p w14:paraId="74493C41" w14:textId="3B6A4233" w:rsidR="00A759DA" w:rsidRPr="009916CF" w:rsidRDefault="00A759DA" w:rsidP="009916CF">
      <w:pPr>
        <w:spacing w:line="480" w:lineRule="auto"/>
      </w:pPr>
      <w:r>
        <w:rPr>
          <w:rFonts w:ascii="Times New Roman" w:hAnsi="Times New Roman" w:cs="Times New Roman"/>
          <w:b/>
          <w:bCs/>
          <w:sz w:val="24"/>
          <w:szCs w:val="24"/>
        </w:rPr>
        <w:t>Figure 1.</w:t>
      </w:r>
    </w:p>
    <w:p w14:paraId="7B392FC4" w14:textId="03AB01F3" w:rsidR="00A759DA" w:rsidRDefault="00A759DA" w:rsidP="009916CF">
      <w:pPr>
        <w:spacing w:line="480" w:lineRule="auto"/>
        <w:rPr>
          <w:rFonts w:ascii="Times New Roman" w:hAnsi="Times New Roman" w:cs="Times New Roman"/>
          <w:sz w:val="24"/>
          <w:szCs w:val="24"/>
        </w:rPr>
      </w:pPr>
      <w:r>
        <w:rPr>
          <w:rFonts w:ascii="Times New Roman" w:hAnsi="Times New Roman" w:cs="Times New Roman"/>
          <w:sz w:val="24"/>
          <w:szCs w:val="24"/>
        </w:rPr>
        <w:t>Blue points represent moth specimens in the study. The red line indicates the trend following the average pattern between the elevation and wingspan values.</w:t>
      </w:r>
    </w:p>
    <w:p w14:paraId="4D0320B1" w14:textId="0F426204" w:rsidR="009916CF" w:rsidRDefault="009916CF" w:rsidP="00A759DA">
      <w:pPr>
        <w:rPr>
          <w:rFonts w:ascii="Times New Roman" w:hAnsi="Times New Roman" w:cs="Times New Roman"/>
          <w:sz w:val="24"/>
          <w:szCs w:val="24"/>
        </w:rPr>
      </w:pPr>
    </w:p>
    <w:p w14:paraId="74351C5D" w14:textId="05C0F5DB" w:rsidR="009916CF" w:rsidRDefault="009916CF" w:rsidP="009916CF">
      <w:pPr>
        <w:spacing w:line="48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Conclusion</w:t>
      </w:r>
    </w:p>
    <w:p w14:paraId="56A48CDA" w14:textId="70242D18" w:rsidR="009916CF" w:rsidRDefault="009916CF" w:rsidP="009916C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ata and analysis of said data seems to implicate that there is a low positive correlation between </w:t>
      </w:r>
      <w:r w:rsidR="00BA4CCA">
        <w:rPr>
          <w:rFonts w:ascii="Times New Roman" w:hAnsi="Times New Roman" w:cs="Times New Roman"/>
          <w:sz w:val="24"/>
          <w:szCs w:val="24"/>
        </w:rPr>
        <w:t xml:space="preserve">moth wingspan length and elevation. Elevations around 1000m seemed to </w:t>
      </w:r>
      <w:r w:rsidR="00BA4CCA">
        <w:rPr>
          <w:rFonts w:ascii="Times New Roman" w:hAnsi="Times New Roman" w:cs="Times New Roman"/>
          <w:sz w:val="24"/>
          <w:szCs w:val="24"/>
        </w:rPr>
        <w:lastRenderedPageBreak/>
        <w:t>give the most diverse set of wingspan lengths. This could potentially be due to some sort of ecological sweet spot that the moths are able to take advantage of in that given altitude. It isn’t clear that all ectotherms behave in this manner, but this bit of evidence helps us understand more about the elevation and size relationship of moths, and to a smaller extent ectotherms at large.</w:t>
      </w:r>
    </w:p>
    <w:p w14:paraId="36E2ECD4" w14:textId="3AA44547" w:rsidR="00BA4CCA" w:rsidRDefault="00BA4CCA" w:rsidP="009916CF">
      <w:pPr>
        <w:spacing w:line="480" w:lineRule="auto"/>
        <w:ind w:firstLine="720"/>
        <w:rPr>
          <w:rFonts w:ascii="Times New Roman" w:hAnsi="Times New Roman" w:cs="Times New Roman"/>
          <w:sz w:val="24"/>
          <w:szCs w:val="24"/>
        </w:rPr>
      </w:pPr>
    </w:p>
    <w:p w14:paraId="4B027A7A" w14:textId="39217150" w:rsidR="00BA4CCA" w:rsidRDefault="00BA4CCA" w:rsidP="009916CF">
      <w:pPr>
        <w:spacing w:line="480" w:lineRule="auto"/>
        <w:ind w:firstLine="720"/>
        <w:rPr>
          <w:rFonts w:ascii="Times New Roman" w:hAnsi="Times New Roman" w:cs="Times New Roman"/>
          <w:sz w:val="24"/>
          <w:szCs w:val="24"/>
        </w:rPr>
      </w:pPr>
    </w:p>
    <w:p w14:paraId="5304DF7B" w14:textId="7CFE4E37" w:rsidR="00BA4CCA" w:rsidRDefault="00BA4CCA" w:rsidP="009916CF">
      <w:pPr>
        <w:spacing w:line="480" w:lineRule="auto"/>
        <w:ind w:firstLine="720"/>
        <w:rPr>
          <w:rFonts w:ascii="Times New Roman" w:hAnsi="Times New Roman" w:cs="Times New Roman"/>
          <w:sz w:val="24"/>
          <w:szCs w:val="24"/>
        </w:rPr>
      </w:pPr>
    </w:p>
    <w:p w14:paraId="430BA0B2" w14:textId="3020AB4D" w:rsidR="00BA4CCA" w:rsidRDefault="00BA4CCA" w:rsidP="009916CF">
      <w:pPr>
        <w:spacing w:line="480" w:lineRule="auto"/>
        <w:ind w:firstLine="720"/>
        <w:rPr>
          <w:rFonts w:ascii="Times New Roman" w:hAnsi="Times New Roman" w:cs="Times New Roman"/>
          <w:sz w:val="24"/>
          <w:szCs w:val="24"/>
        </w:rPr>
      </w:pPr>
    </w:p>
    <w:p w14:paraId="70586C41" w14:textId="0B3DFE2A" w:rsidR="00BA4CCA" w:rsidRDefault="00BA4CCA" w:rsidP="009916CF">
      <w:pPr>
        <w:spacing w:line="480" w:lineRule="auto"/>
        <w:ind w:firstLine="720"/>
        <w:rPr>
          <w:rFonts w:ascii="Times New Roman" w:hAnsi="Times New Roman" w:cs="Times New Roman"/>
          <w:sz w:val="24"/>
          <w:szCs w:val="24"/>
        </w:rPr>
      </w:pPr>
    </w:p>
    <w:p w14:paraId="644C512B" w14:textId="5ED2DC80" w:rsidR="00BA4CCA" w:rsidRDefault="00BA4CCA" w:rsidP="009916CF">
      <w:pPr>
        <w:spacing w:line="480" w:lineRule="auto"/>
        <w:ind w:firstLine="720"/>
        <w:rPr>
          <w:rFonts w:ascii="Times New Roman" w:hAnsi="Times New Roman" w:cs="Times New Roman"/>
          <w:sz w:val="24"/>
          <w:szCs w:val="24"/>
        </w:rPr>
      </w:pPr>
    </w:p>
    <w:p w14:paraId="5A61FA55" w14:textId="7BCD74EE" w:rsidR="00BA4CCA" w:rsidRDefault="00BA4CCA" w:rsidP="009916CF">
      <w:pPr>
        <w:spacing w:line="480" w:lineRule="auto"/>
        <w:ind w:firstLine="720"/>
        <w:rPr>
          <w:rFonts w:ascii="Times New Roman" w:hAnsi="Times New Roman" w:cs="Times New Roman"/>
          <w:sz w:val="24"/>
          <w:szCs w:val="24"/>
        </w:rPr>
      </w:pPr>
    </w:p>
    <w:p w14:paraId="140BB770" w14:textId="20890999" w:rsidR="00BA4CCA" w:rsidRDefault="00BA4CCA" w:rsidP="009916CF">
      <w:pPr>
        <w:spacing w:line="480" w:lineRule="auto"/>
        <w:ind w:firstLine="720"/>
        <w:rPr>
          <w:rFonts w:ascii="Times New Roman" w:hAnsi="Times New Roman" w:cs="Times New Roman"/>
          <w:sz w:val="24"/>
          <w:szCs w:val="24"/>
        </w:rPr>
      </w:pPr>
    </w:p>
    <w:p w14:paraId="4441F81E" w14:textId="31D85FF4" w:rsidR="00BA4CCA" w:rsidRDefault="00BA4CCA" w:rsidP="009916CF">
      <w:pPr>
        <w:spacing w:line="480" w:lineRule="auto"/>
        <w:ind w:firstLine="720"/>
        <w:rPr>
          <w:rFonts w:ascii="Times New Roman" w:hAnsi="Times New Roman" w:cs="Times New Roman"/>
          <w:sz w:val="24"/>
          <w:szCs w:val="24"/>
        </w:rPr>
      </w:pPr>
    </w:p>
    <w:p w14:paraId="54E5F14D" w14:textId="1466F2C3" w:rsidR="00BA4CCA" w:rsidRDefault="00BA4CCA" w:rsidP="009916CF">
      <w:pPr>
        <w:spacing w:line="480" w:lineRule="auto"/>
        <w:ind w:firstLine="720"/>
        <w:rPr>
          <w:rFonts w:ascii="Times New Roman" w:hAnsi="Times New Roman" w:cs="Times New Roman"/>
          <w:sz w:val="24"/>
          <w:szCs w:val="24"/>
        </w:rPr>
      </w:pPr>
    </w:p>
    <w:p w14:paraId="4C7BE9DF" w14:textId="48C7F158" w:rsidR="00BA4CCA" w:rsidRDefault="00BA4CCA" w:rsidP="009916CF">
      <w:pPr>
        <w:spacing w:line="480" w:lineRule="auto"/>
        <w:ind w:firstLine="720"/>
        <w:rPr>
          <w:rFonts w:ascii="Times New Roman" w:hAnsi="Times New Roman" w:cs="Times New Roman"/>
          <w:sz w:val="24"/>
          <w:szCs w:val="24"/>
        </w:rPr>
      </w:pPr>
    </w:p>
    <w:p w14:paraId="398294EF" w14:textId="6198781A" w:rsidR="00BA4CCA" w:rsidRDefault="00BA4CCA" w:rsidP="009916CF">
      <w:pPr>
        <w:spacing w:line="480" w:lineRule="auto"/>
        <w:ind w:firstLine="720"/>
        <w:rPr>
          <w:rFonts w:ascii="Times New Roman" w:hAnsi="Times New Roman" w:cs="Times New Roman"/>
          <w:sz w:val="24"/>
          <w:szCs w:val="24"/>
        </w:rPr>
      </w:pPr>
    </w:p>
    <w:p w14:paraId="31447123" w14:textId="29B51093" w:rsidR="00BA4CCA" w:rsidRDefault="00BA4CCA" w:rsidP="009916CF">
      <w:pPr>
        <w:spacing w:line="480" w:lineRule="auto"/>
        <w:ind w:firstLine="720"/>
        <w:rPr>
          <w:rFonts w:ascii="Times New Roman" w:hAnsi="Times New Roman" w:cs="Times New Roman"/>
          <w:sz w:val="24"/>
          <w:szCs w:val="24"/>
        </w:rPr>
      </w:pPr>
    </w:p>
    <w:p w14:paraId="2249AE79" w14:textId="77777777" w:rsidR="00BA4CCA" w:rsidRPr="009916CF" w:rsidRDefault="00BA4CCA" w:rsidP="009916CF">
      <w:pPr>
        <w:spacing w:line="480" w:lineRule="auto"/>
        <w:ind w:firstLine="720"/>
        <w:rPr>
          <w:rFonts w:ascii="Times New Roman" w:hAnsi="Times New Roman" w:cs="Times New Roman"/>
          <w:sz w:val="24"/>
          <w:szCs w:val="24"/>
        </w:rPr>
      </w:pPr>
    </w:p>
    <w:p w14:paraId="57D2258E" w14:textId="77777777" w:rsidR="009916CF" w:rsidRDefault="009916CF" w:rsidP="00A759DA">
      <w:pPr>
        <w:rPr>
          <w:rFonts w:ascii="Times New Roman" w:hAnsi="Times New Roman" w:cs="Times New Roman"/>
          <w:b/>
          <w:bCs/>
          <w:sz w:val="24"/>
          <w:szCs w:val="24"/>
          <w:u w:val="single"/>
        </w:rPr>
      </w:pPr>
    </w:p>
    <w:p w14:paraId="563CC4D3" w14:textId="5CCB825B" w:rsidR="009916CF" w:rsidRPr="00BA4CCA" w:rsidRDefault="00BA4CCA" w:rsidP="009916CF">
      <w:pPr>
        <w:rPr>
          <w:rFonts w:ascii="Times New Roman" w:hAnsi="Times New Roman" w:cs="Times New Roman"/>
          <w:sz w:val="24"/>
          <w:szCs w:val="24"/>
        </w:rPr>
      </w:pPr>
      <w:r>
        <w:rPr>
          <w:rFonts w:ascii="Times New Roman" w:hAnsi="Times New Roman" w:cs="Times New Roman"/>
          <w:b/>
          <w:bCs/>
          <w:sz w:val="24"/>
          <w:szCs w:val="24"/>
          <w:u w:val="single"/>
        </w:rPr>
        <w:lastRenderedPageBreak/>
        <w:t>Cited Literature</w:t>
      </w:r>
      <w:bookmarkStart w:id="0" w:name="_GoBack"/>
      <w:bookmarkEnd w:id="0"/>
    </w:p>
    <w:p w14:paraId="1CAD142F" w14:textId="36EC0D31" w:rsidR="00BA4CCA" w:rsidRDefault="00BA4CCA" w:rsidP="009916CF">
      <w:pPr>
        <w:rPr>
          <w:rFonts w:ascii="Times New Roman" w:hAnsi="Times New Roman" w:cs="Times New Roman"/>
          <w:sz w:val="24"/>
          <w:szCs w:val="24"/>
        </w:rPr>
      </w:pPr>
    </w:p>
    <w:p w14:paraId="629228BE" w14:textId="77777777" w:rsidR="00BA4CCA" w:rsidRPr="00BA4CCA" w:rsidRDefault="00BA4CCA" w:rsidP="00BA4CC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A4CCA">
        <w:rPr>
          <w:rFonts w:ascii="Times New Roman" w:hAnsi="Times New Roman" w:cs="Times New Roman"/>
          <w:sz w:val="24"/>
        </w:rPr>
        <w:t xml:space="preserve">Brehm, G., Zeuss, D., &amp; Colwell, R. K. (2019). Moth body size increases with elevation along a complete tropical elevational gradient for two hyperdiverse clades. </w:t>
      </w:r>
      <w:r w:rsidRPr="00BA4CCA">
        <w:rPr>
          <w:rFonts w:ascii="Times New Roman" w:hAnsi="Times New Roman" w:cs="Times New Roman"/>
          <w:i/>
          <w:iCs/>
          <w:sz w:val="24"/>
        </w:rPr>
        <w:t>Ecography</w:t>
      </w:r>
      <w:r w:rsidRPr="00BA4CCA">
        <w:rPr>
          <w:rFonts w:ascii="Times New Roman" w:hAnsi="Times New Roman" w:cs="Times New Roman"/>
          <w:sz w:val="24"/>
        </w:rPr>
        <w:t xml:space="preserve">, </w:t>
      </w:r>
      <w:r w:rsidRPr="00BA4CCA">
        <w:rPr>
          <w:rFonts w:ascii="Times New Roman" w:hAnsi="Times New Roman" w:cs="Times New Roman"/>
          <w:i/>
          <w:iCs/>
          <w:sz w:val="24"/>
        </w:rPr>
        <w:t>42</w:t>
      </w:r>
      <w:r w:rsidRPr="00BA4CCA">
        <w:rPr>
          <w:rFonts w:ascii="Times New Roman" w:hAnsi="Times New Roman" w:cs="Times New Roman"/>
          <w:sz w:val="24"/>
        </w:rPr>
        <w:t>(4), 632–642. https://doi.org/10.1111/ecog.03917</w:t>
      </w:r>
    </w:p>
    <w:p w14:paraId="1C31E19C" w14:textId="77777777" w:rsidR="00BA4CCA" w:rsidRPr="00BA4CCA" w:rsidRDefault="00BA4CCA" w:rsidP="00BA4CCA">
      <w:pPr>
        <w:pStyle w:val="Bibliography"/>
        <w:rPr>
          <w:rFonts w:ascii="Times New Roman" w:hAnsi="Times New Roman" w:cs="Times New Roman"/>
          <w:sz w:val="24"/>
        </w:rPr>
      </w:pPr>
      <w:r w:rsidRPr="00BA4CCA">
        <w:rPr>
          <w:rFonts w:ascii="Times New Roman" w:hAnsi="Times New Roman" w:cs="Times New Roman"/>
          <w:sz w:val="24"/>
        </w:rPr>
        <w:t xml:space="preserve">Guevara, J., &amp; Avilés, L. (2007). Multiple Techniques Confirm Elevational Differences in Insect Size That May Influence Spider Sociality. </w:t>
      </w:r>
      <w:r w:rsidRPr="00BA4CCA">
        <w:rPr>
          <w:rFonts w:ascii="Times New Roman" w:hAnsi="Times New Roman" w:cs="Times New Roman"/>
          <w:i/>
          <w:iCs/>
          <w:sz w:val="24"/>
        </w:rPr>
        <w:t>Ecology</w:t>
      </w:r>
      <w:r w:rsidRPr="00BA4CCA">
        <w:rPr>
          <w:rFonts w:ascii="Times New Roman" w:hAnsi="Times New Roman" w:cs="Times New Roman"/>
          <w:sz w:val="24"/>
        </w:rPr>
        <w:t xml:space="preserve">, </w:t>
      </w:r>
      <w:r w:rsidRPr="00BA4CCA">
        <w:rPr>
          <w:rFonts w:ascii="Times New Roman" w:hAnsi="Times New Roman" w:cs="Times New Roman"/>
          <w:i/>
          <w:iCs/>
          <w:sz w:val="24"/>
        </w:rPr>
        <w:t>88</w:t>
      </w:r>
      <w:r w:rsidRPr="00BA4CCA">
        <w:rPr>
          <w:rFonts w:ascii="Times New Roman" w:hAnsi="Times New Roman" w:cs="Times New Roman"/>
          <w:sz w:val="24"/>
        </w:rPr>
        <w:t>(8), 2015–2023. https://doi.org/10.1890/06-0995.1</w:t>
      </w:r>
    </w:p>
    <w:p w14:paraId="40A8D651" w14:textId="77777777" w:rsidR="00BA4CCA" w:rsidRPr="00BA4CCA" w:rsidRDefault="00BA4CCA" w:rsidP="00BA4CCA">
      <w:pPr>
        <w:pStyle w:val="Bibliography"/>
        <w:rPr>
          <w:rFonts w:ascii="Times New Roman" w:hAnsi="Times New Roman" w:cs="Times New Roman"/>
          <w:sz w:val="24"/>
        </w:rPr>
      </w:pPr>
      <w:r w:rsidRPr="00BA4CCA">
        <w:rPr>
          <w:rFonts w:ascii="Times New Roman" w:hAnsi="Times New Roman" w:cs="Times New Roman"/>
          <w:sz w:val="24"/>
        </w:rPr>
        <w:t xml:space="preserve">Kingsolver*, J. G., &amp; Huey, R. B. (2008). Size, temperature, and fitness: Three rules. </w:t>
      </w:r>
      <w:r w:rsidRPr="00BA4CCA">
        <w:rPr>
          <w:rFonts w:ascii="Times New Roman" w:hAnsi="Times New Roman" w:cs="Times New Roman"/>
          <w:i/>
          <w:iCs/>
          <w:sz w:val="24"/>
        </w:rPr>
        <w:t>Evolutionary Ecology Research</w:t>
      </w:r>
      <w:r w:rsidRPr="00BA4CCA">
        <w:rPr>
          <w:rFonts w:ascii="Times New Roman" w:hAnsi="Times New Roman" w:cs="Times New Roman"/>
          <w:sz w:val="24"/>
        </w:rPr>
        <w:t xml:space="preserve">, </w:t>
      </w:r>
      <w:r w:rsidRPr="00BA4CCA">
        <w:rPr>
          <w:rFonts w:ascii="Times New Roman" w:hAnsi="Times New Roman" w:cs="Times New Roman"/>
          <w:i/>
          <w:iCs/>
          <w:sz w:val="24"/>
        </w:rPr>
        <w:t>10</w:t>
      </w:r>
      <w:r w:rsidRPr="00BA4CCA">
        <w:rPr>
          <w:rFonts w:ascii="Times New Roman" w:hAnsi="Times New Roman" w:cs="Times New Roman"/>
          <w:sz w:val="24"/>
        </w:rPr>
        <w:t>(2), 251–268.</w:t>
      </w:r>
    </w:p>
    <w:p w14:paraId="18C2DA88" w14:textId="0AC29F56" w:rsidR="00BA4CCA" w:rsidRPr="00BA4CCA" w:rsidRDefault="00BA4CCA" w:rsidP="009916CF">
      <w:pPr>
        <w:rPr>
          <w:rFonts w:ascii="Times New Roman" w:hAnsi="Times New Roman" w:cs="Times New Roman"/>
          <w:sz w:val="24"/>
          <w:szCs w:val="24"/>
        </w:rPr>
      </w:pPr>
      <w:r>
        <w:rPr>
          <w:rFonts w:ascii="Times New Roman" w:hAnsi="Times New Roman" w:cs="Times New Roman"/>
          <w:sz w:val="24"/>
          <w:szCs w:val="24"/>
        </w:rPr>
        <w:fldChar w:fldCharType="end"/>
      </w:r>
    </w:p>
    <w:sectPr w:rsidR="00BA4CCA" w:rsidRPr="00BA4CC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82B475" w14:textId="77777777" w:rsidR="006435F6" w:rsidRDefault="006435F6" w:rsidP="003462A4">
      <w:pPr>
        <w:spacing w:after="0" w:line="240" w:lineRule="auto"/>
      </w:pPr>
      <w:r>
        <w:separator/>
      </w:r>
    </w:p>
  </w:endnote>
  <w:endnote w:type="continuationSeparator" w:id="0">
    <w:p w14:paraId="56DEB9D7" w14:textId="77777777" w:rsidR="006435F6" w:rsidRDefault="006435F6" w:rsidP="00346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0A40F0" w14:textId="77777777" w:rsidR="006435F6" w:rsidRDefault="006435F6" w:rsidP="003462A4">
      <w:pPr>
        <w:spacing w:after="0" w:line="240" w:lineRule="auto"/>
      </w:pPr>
      <w:r>
        <w:separator/>
      </w:r>
    </w:p>
  </w:footnote>
  <w:footnote w:type="continuationSeparator" w:id="0">
    <w:p w14:paraId="4FFC9826" w14:textId="77777777" w:rsidR="006435F6" w:rsidRDefault="006435F6" w:rsidP="003462A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BCC"/>
    <w:rsid w:val="00153D4B"/>
    <w:rsid w:val="001540FE"/>
    <w:rsid w:val="002519C8"/>
    <w:rsid w:val="003462A4"/>
    <w:rsid w:val="006435F6"/>
    <w:rsid w:val="00717BCC"/>
    <w:rsid w:val="007737AF"/>
    <w:rsid w:val="007C1C68"/>
    <w:rsid w:val="00847E43"/>
    <w:rsid w:val="008F4FC0"/>
    <w:rsid w:val="00942B54"/>
    <w:rsid w:val="009916CF"/>
    <w:rsid w:val="00A759DA"/>
    <w:rsid w:val="00BA4CCA"/>
    <w:rsid w:val="00CD0EC7"/>
    <w:rsid w:val="00FE066B"/>
    <w:rsid w:val="00FF38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E0F39"/>
  <w15:chartTrackingRefBased/>
  <w15:docId w15:val="{E9B9E35B-F0C7-4093-8D85-5BB10FD0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62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2A4"/>
  </w:style>
  <w:style w:type="paragraph" w:styleId="Footer">
    <w:name w:val="footer"/>
    <w:basedOn w:val="Normal"/>
    <w:link w:val="FooterChar"/>
    <w:uiPriority w:val="99"/>
    <w:unhideWhenUsed/>
    <w:rsid w:val="003462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2A4"/>
  </w:style>
  <w:style w:type="paragraph" w:styleId="Bibliography">
    <w:name w:val="Bibliography"/>
    <w:basedOn w:val="Normal"/>
    <w:next w:val="Normal"/>
    <w:uiPriority w:val="37"/>
    <w:unhideWhenUsed/>
    <w:rsid w:val="00BA4CC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Pages>6</Pages>
  <Words>2406</Words>
  <Characters>1371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Dotson</dc:creator>
  <cp:keywords/>
  <dc:description/>
  <cp:lastModifiedBy>Noah Dotson</cp:lastModifiedBy>
  <cp:revision>3</cp:revision>
  <dcterms:created xsi:type="dcterms:W3CDTF">2020-04-09T21:00:00Z</dcterms:created>
  <dcterms:modified xsi:type="dcterms:W3CDTF">2020-04-1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gDYl8Ov"/&gt;&lt;style id="http://www.zotero.org/styles/apa" locale="en-US" hasBibliography="1" bibliographyStyleHasBeenSet="1"/&gt;&lt;prefs&gt;&lt;pref name="fieldType" value="Field"/&gt;&lt;/prefs&gt;&lt;/data&gt;</vt:lpwstr>
  </property>
</Properties>
</file>